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How has bird biodiversity changed over time? A review across spatio-temporal scales</w:t>
      </w:r>
    </w:p>
    <w:p w14:paraId="22E4FE05" w14:textId="77777777"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08ECE808" w:rsidR="002E671A" w:rsidRDefault="0042697E" w:rsidP="00DE0657">
      <w:r>
        <w:rPr>
          <w:vertAlign w:val="superscript"/>
        </w:rPr>
        <w:t>3</w:t>
      </w:r>
      <w:r>
        <w:t>Department of Zoology, Faculty of Science, Palacky University, Olomouc, Czechia</w:t>
      </w:r>
    </w:p>
    <w:p w14:paraId="462D21DD" w14:textId="77777777" w:rsidR="002E671A" w:rsidRDefault="0042697E" w:rsidP="00DE0657">
      <w:r>
        <w:rPr>
          <w:vertAlign w:val="superscript"/>
        </w:rPr>
        <w:t xml:space="preserve">4 </w:t>
      </w:r>
      <w:r>
        <w:t>Centre for Theoretical Study, Charles University, Jilska´ 1, 110 00-CZ Praha 1, Czech Republic</w:t>
      </w:r>
    </w:p>
    <w:p w14:paraId="4C78EAA2" w14:textId="77777777" w:rsidR="002E671A" w:rsidRPr="00E577E1" w:rsidRDefault="0042697E" w:rsidP="00DE0657">
      <w:pPr>
        <w:spacing w:after="0"/>
        <w:rPr>
          <w:lang w:val="fr-FR"/>
        </w:rPr>
      </w:pPr>
      <w:r w:rsidRPr="00E577E1">
        <w:rPr>
          <w:lang w:val="fr-FR"/>
        </w:rPr>
        <w:t xml:space="preserve">* Correspondence : </w:t>
      </w:r>
    </w:p>
    <w:p w14:paraId="55CE3067" w14:textId="4DF7660B" w:rsidR="002E671A" w:rsidRPr="00987351" w:rsidRDefault="00B45A17" w:rsidP="00DE0657">
      <w:pPr>
        <w:spacing w:after="0"/>
        <w:rPr>
          <w:lang w:val="fr-FR"/>
        </w:rPr>
      </w:pPr>
      <w:r w:rsidRPr="00987351">
        <w:rPr>
          <w:lang w:val="fr-FR"/>
        </w:rPr>
        <w:t>Email:</w:t>
      </w:r>
      <w:r w:rsidR="0042697E" w:rsidRPr="00987351">
        <w:rPr>
          <w:lang w:val="fr-FR"/>
        </w:rPr>
        <w:t xml:space="preserve"> </w:t>
      </w:r>
      <w:hyperlink r:id="rId8">
        <w:r w:rsidR="0042697E" w:rsidRPr="00987351">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t>Abstract</w:t>
      </w:r>
    </w:p>
    <w:p w14:paraId="3C6460FF" w14:textId="7777777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w:t>
      </w:r>
      <w:r>
        <w:lastRenderedPageBreak/>
        <w:t>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e found 59 trends of 12 metrics resulting from averages over spatial replicates. 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1DB91BB7" w:rsidR="002E671A" w:rsidRPr="00386A2C" w:rsidRDefault="0042697E" w:rsidP="00DE0657">
      <w:pPr>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xml:space="preserve">. However, a data-driven basis for these policies remains a challenge, mainly due to </w:t>
      </w:r>
      <w:r>
        <w:lastRenderedPageBreak/>
        <w:t>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lastRenderedPageBreak/>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A significant amount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w:t>
      </w:r>
      <w:r>
        <w:lastRenderedPageBreak/>
        <w:t xml:space="preserve">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3AD1B417"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message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7E21D73B"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lastRenderedPageBreak/>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 xml:space="preserve">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w:t>
      </w:r>
      <w:r>
        <w:lastRenderedPageBreak/>
        <w:t xml:space="preserve">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pseudoreplication,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lastRenderedPageBreak/>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b,c).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29C3D07E" w:rsidR="002E671A" w:rsidRDefault="0042697E" w:rsidP="00206812">
      <w:r>
        <w:rPr>
          <w:b/>
          <w:i/>
        </w:rPr>
        <w:t>Figure 2</w:t>
      </w:r>
      <w:r>
        <w:rPr>
          <w:i/>
        </w:rPr>
        <w:t xml:space="preserve"> Temporal extents ranked by duration (a), and geographic extents (b, c) of 24 studies that we reviewed. 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and European-wide (</w:t>
      </w:r>
      <w:r w:rsidR="003676DA">
        <w:rPr>
          <w:i/>
        </w:rPr>
        <w:t xml:space="preserve">i.e. </w:t>
      </w:r>
      <w:r>
        <w:rPr>
          <w:i/>
        </w:rPr>
        <w:t xml:space="preserve">Pilotto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0" w:name="_q8e2z2misnj0" w:colFirst="0" w:colLast="0"/>
      <w:bookmarkEnd w:id="0"/>
      <w:r>
        <w:lastRenderedPageBreak/>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t>Trends by spatial grain</w:t>
      </w:r>
    </w:p>
    <w:p w14:paraId="5FD3119A" w14:textId="6DC0FAE8" w:rsidR="002E671A" w:rsidRPr="00B40EC1" w:rsidRDefault="0042697E" w:rsidP="00206812">
      <w:r>
        <w:t xml:space="preserve">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w:t>
      </w:r>
      <w:r>
        <w:lastRenderedPageBreak/>
        <w:t>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2FC35074" w:rsidR="002E671A" w:rsidRPr="00B40EC1" w:rsidRDefault="0042697E" w:rsidP="00B40EC1">
      <w:pPr>
        <w:rPr>
          <w:b/>
          <w:i/>
        </w:rPr>
      </w:pPr>
      <w:r>
        <w:rPr>
          <w:b/>
          <w:i/>
        </w:rPr>
        <w:t xml:space="preserve">Figure 3 (in </w:t>
      </w:r>
      <w:r w:rsidR="00340111">
        <w:rPr>
          <w:b/>
          <w:i/>
        </w:rPr>
        <w:t>colours</w:t>
      </w:r>
      <w:r>
        <w:rPr>
          <w:b/>
          <w:i/>
        </w:rPr>
        <w:t xml:space="preserve">): </w:t>
      </w:r>
      <w:r>
        <w:rPr>
          <w:i/>
        </w:rPr>
        <w:t>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 already represents a summary over spatial replicates.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Heading1"/>
        <w:spacing w:line="480" w:lineRule="auto"/>
      </w:pPr>
      <w:bookmarkStart w:id="3" w:name="_9y5dfftdd10l" w:colFirst="0" w:colLast="0"/>
      <w:bookmarkEnd w:id="3"/>
      <w:r>
        <w:lastRenderedPageBreak/>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gamma diversity) are mainly increasing. This is also the case of functional richness and phylogenetic diversity, which we found to be only reported increasing at local scales. </w:t>
      </w:r>
    </w:p>
    <w:p w14:paraId="549507EE" w14:textId="4006F3DB"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First, the local 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Surprisingly, we found the temporal 𝛽-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t>et al.</w:t>
      </w:r>
      <w:r w:rsidR="00AE1675" w:rsidRPr="00AE1675">
        <w:t>, 2015)</w:t>
      </w:r>
      <w:r w:rsidR="00AE1675">
        <w:fldChar w:fldCharType="end"/>
      </w:r>
      <w:r>
        <w:t>. 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w:t>
      </w:r>
      <w:r>
        <w:lastRenderedPageBreak/>
        <w:t xml:space="preserve">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4D113A19" w:rsidR="002E671A" w:rsidRPr="00DE0657" w:rsidRDefault="0042697E" w:rsidP="00B40EC1">
      <w:r>
        <w:t xml:space="preserve">We suspect that the local increases of biodiver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and non species-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t xml:space="preserve">Issues of temporal grain </w:t>
      </w:r>
    </w:p>
    <w:p w14:paraId="4967F3DC" w14:textId="3B23DFFC"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xml:space="preserve">. However, we found that description of </w:t>
      </w:r>
      <w:r>
        <w:lastRenderedPageBreak/>
        <w:t>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61F7317D"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Fig. 1, the metric is computed by using all the samples in the red boxes). For instance, let's assume that a location is sampled twice a year during five minutes, and the species richness per year is computed by summing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a). </w:t>
      </w:r>
    </w:p>
    <w:p w14:paraId="79073DE9" w14:textId="77777777" w:rsidR="002E671A" w:rsidRDefault="0042697E" w:rsidP="00B40EC1">
      <w:r>
        <w:t>If one wants to study the temporal scaling of biodiversity trends, a clear assessment of the temporal grain needs to be done systematically. That is: if a biodiversity metric is computed by summing samples together, the temporal grain of samples is summed as well,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lastRenderedPageBreak/>
        <w:t>Lack of spatial replication</w:t>
      </w:r>
    </w:p>
    <w:p w14:paraId="77AAB8CA" w14:textId="719721F2" w:rsidR="002E671A" w:rsidRDefault="0042697E" w:rsidP="00B40EC1">
      <w:pPr>
        <w:spacing w:after="0"/>
      </w:pPr>
      <w:r>
        <w:t xml:space="preserve">W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Pr>
          <w:i/>
        </w:rPr>
        <w:t>e.g.</w:t>
      </w:r>
      <w:r>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w:t>
      </w:r>
      <w:r>
        <w:lastRenderedPageBreak/>
        <w:t xml:space="preserve">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spatio-temporal coverage. </w:t>
      </w:r>
    </w:p>
    <w:p w14:paraId="06393F4C" w14:textId="230405F0"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 xml:space="preserve">Yet, local biodiversity dynamics in Europe and North America is not representative of local dynamics on other continents and studies of biodiversity trends at several spatio-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t>Conclusion</w:t>
      </w:r>
    </w:p>
    <w:p w14:paraId="28624DBD" w14:textId="02A1F6F3" w:rsidR="002E671A" w:rsidRDefault="0042697E" w:rsidP="00B40EC1">
      <w:r>
        <w:t xml:space="preserve">As observers, we only directly experience biodiversity at local scale but focusing only on local trends can be misleading. Indeed, the reviewed literature indicates that avian biodiversity has </w:t>
      </w:r>
      <w:r>
        <w:lastRenderedPageBreak/>
        <w:t>different trends between local (</w:t>
      </w:r>
      <w:r>
        <w:rPr>
          <w:i/>
        </w:rPr>
        <w:t xml:space="preserve">i.e. </w:t>
      </w:r>
      <w:r>
        <w:t>mainly increases) and global (</w:t>
      </w:r>
      <w:r>
        <w:rPr>
          <w:i/>
        </w:rPr>
        <w:t xml:space="preserve">i.e. </w:t>
      </w:r>
      <w:r>
        <w:t xml:space="preserve">no increase) spatial scales. Thus, increases of species richness at local and regional scales should not be interpreted as ecosystems </w:t>
      </w:r>
      <w:r w:rsidR="005564F7">
        <w:t>well-being</w:t>
      </w:r>
      <w:r>
        <w:t xml:space="preserve"> without considering the global species richness decline. Moreover, we have reasons to think that these local trends of biodiversity reflect anthropogenic disturbances. </w:t>
      </w:r>
      <w:r w:rsidR="005564F7">
        <w:t>Unfortunately, l</w:t>
      </w:r>
      <w:r>
        <w:t xml:space="preserve">ittle is known about the resilience of bird </w:t>
      </w:r>
      <w:r w:rsidR="005564F7">
        <w:t>biodiversity,</w:t>
      </w:r>
      <w:r>
        <w:t xml:space="preserve"> and one could worry about the reversibility of these changes. Besides, temporal grain of the metrics has either been confused with the temporal grain of the sampling plan, or not properly considered at all, and this needs to be addressed. Finally, the gaps in spatio-temporal coverage need to be filled with more </w:t>
      </w:r>
      <w:r w:rsidR="005564F7">
        <w:t>data or</w:t>
      </w:r>
      <w:r>
        <w:t xml:space="preserve"> interpolated over by models. We hope that this review improves the current knowledge on spatio-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t>Acknowledgments</w:t>
      </w:r>
    </w:p>
    <w:p w14:paraId="7DE6FB00" w14:textId="15579BC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9" w:name="_bxf3juex4006" w:colFirst="0" w:colLast="0"/>
      <w:bookmarkStart w:id="10" w:name="_mukbd63zvb66" w:colFirst="0" w:colLast="0"/>
      <w:bookmarkEnd w:id="9"/>
      <w:bookmarkEnd w:id="10"/>
    </w:p>
    <w:p w14:paraId="238AC331" w14:textId="325392B8" w:rsidR="008127C5" w:rsidRDefault="008127C5"/>
    <w:p w14:paraId="4B3061B4" w14:textId="25BEAC60" w:rsidR="008127C5" w:rsidRDefault="008127C5"/>
    <w:p w14:paraId="1EE7AD7A" w14:textId="77777777" w:rsidR="008127C5" w:rsidRDefault="008127C5"/>
    <w:p w14:paraId="16604981" w14:textId="77777777" w:rsidR="002E671A" w:rsidRDefault="0042697E">
      <w:pPr>
        <w:pStyle w:val="Title"/>
      </w:pPr>
      <w:bookmarkStart w:id="11" w:name="_xxrqwfm9by0x" w:colFirst="0" w:colLast="0"/>
      <w:bookmarkEnd w:id="11"/>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3903918C" w:rsidR="002E671A" w:rsidRDefault="0042697E" w:rsidP="00992016">
      <w:pPr>
        <w:rPr>
          <w:i/>
        </w:rPr>
      </w:pPr>
      <w:r>
        <w:rPr>
          <w:b/>
        </w:rPr>
        <w:t>Supplementary Figure 1</w:t>
      </w:r>
      <w:r w:rsidR="00340111">
        <w:rPr>
          <w:b/>
        </w:rPr>
        <w:t xml:space="preserve"> (in colours)</w:t>
      </w:r>
      <w:r>
        <w:rPr>
          <w:b/>
        </w:rPr>
        <w:t>:</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dataset, but come from different studies; this is a potential source of pseudoreplication. For summary of trends that accounts for this pseudoreplication see Fig. 3. Abbreviations: </w:t>
      </w:r>
      <w:r>
        <w:rPr>
          <w:i/>
        </w:rPr>
        <w:t xml:space="preserve">species richness (sR), functional richness (fR), evenness (Eve), functional evenness (fEve), taxonomic diversity (Div), functional diversity </w:t>
      </w:r>
      <w:r>
        <w:rPr>
          <w:i/>
        </w:rPr>
        <w:lastRenderedPageBreak/>
        <w:t>(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Default="0042697E">
      <w:r>
        <w:rPr>
          <w:b/>
        </w:rPr>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lastRenderedPageBreak/>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 xml:space="preserve">Proceedings of the National </w:t>
      </w:r>
      <w:r>
        <w:rPr>
          <w:i/>
          <w:iCs/>
        </w:rPr>
        <w:lastRenderedPageBreak/>
        <w:t>Academy of Sciences</w:t>
      </w:r>
      <w:r>
        <w:t xml:space="preserve">, </w:t>
      </w:r>
      <w:r>
        <w:rPr>
          <w:i/>
          <w:iCs/>
        </w:rPr>
        <w:t>117</w:t>
      </w:r>
      <w:r>
        <w:t>(24), 13596–13602. https://doi.org/10.1073/pnas.1922686117</w:t>
      </w:r>
    </w:p>
    <w:p w14:paraId="298FA35C" w14:textId="77777777" w:rsidR="00E577E1" w:rsidRDefault="00E577E1" w:rsidP="00E577E1">
      <w:pPr>
        <w:pStyle w:val="Bibliography"/>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w:t>
      </w:r>
      <w:r>
        <w:lastRenderedPageBreak/>
        <w:t xml:space="preserve">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lastRenderedPageBreak/>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w:t>
      </w:r>
      <w:r>
        <w:lastRenderedPageBreak/>
        <w:t xml:space="preserve">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Ram, D., Axelsson, A.-L., Green, M., Smith, H. G., &amp; Lindström, Å. (2017). What drives current population trends in forest birds – forest quantity, quality or climate? A large-</w:t>
      </w:r>
      <w:r>
        <w:lastRenderedPageBreak/>
        <w:t xml:space="preserv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lastRenderedPageBreak/>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w:t>
      </w:r>
      <w:r>
        <w:lastRenderedPageBreak/>
        <w:t xml:space="preserve">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AE361" w14:textId="77777777" w:rsidR="00B61B8E" w:rsidRDefault="00B61B8E">
      <w:pPr>
        <w:spacing w:after="0" w:line="240" w:lineRule="auto"/>
      </w:pPr>
      <w:r>
        <w:separator/>
      </w:r>
    </w:p>
  </w:endnote>
  <w:endnote w:type="continuationSeparator" w:id="0">
    <w:p w14:paraId="60DEC5D6" w14:textId="77777777" w:rsidR="00B61B8E" w:rsidRDefault="00B61B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72B52" w14:textId="77777777" w:rsidR="00B61B8E" w:rsidRDefault="00B61B8E">
      <w:pPr>
        <w:spacing w:after="0" w:line="240" w:lineRule="auto"/>
      </w:pPr>
      <w:r>
        <w:separator/>
      </w:r>
    </w:p>
  </w:footnote>
  <w:footnote w:type="continuationSeparator" w:id="0">
    <w:p w14:paraId="31CDCA7B" w14:textId="77777777" w:rsidR="00B61B8E" w:rsidRDefault="00B61B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43C51"/>
    <w:rsid w:val="0005163E"/>
    <w:rsid w:val="00066357"/>
    <w:rsid w:val="00096BE5"/>
    <w:rsid w:val="000A7A58"/>
    <w:rsid w:val="000E2050"/>
    <w:rsid w:val="00100B57"/>
    <w:rsid w:val="00103245"/>
    <w:rsid w:val="001253B1"/>
    <w:rsid w:val="001439D1"/>
    <w:rsid w:val="00190067"/>
    <w:rsid w:val="001A0902"/>
    <w:rsid w:val="001E5D9A"/>
    <w:rsid w:val="00206812"/>
    <w:rsid w:val="00237020"/>
    <w:rsid w:val="00242A73"/>
    <w:rsid w:val="00251AA0"/>
    <w:rsid w:val="00263E62"/>
    <w:rsid w:val="00283FB2"/>
    <w:rsid w:val="00294037"/>
    <w:rsid w:val="002C6944"/>
    <w:rsid w:val="002E671A"/>
    <w:rsid w:val="0031355B"/>
    <w:rsid w:val="00323B7A"/>
    <w:rsid w:val="00335710"/>
    <w:rsid w:val="00340111"/>
    <w:rsid w:val="003676DA"/>
    <w:rsid w:val="00386A2C"/>
    <w:rsid w:val="00391B08"/>
    <w:rsid w:val="003F0D01"/>
    <w:rsid w:val="00422853"/>
    <w:rsid w:val="0042697E"/>
    <w:rsid w:val="0044506D"/>
    <w:rsid w:val="00496748"/>
    <w:rsid w:val="004C7BA0"/>
    <w:rsid w:val="00502100"/>
    <w:rsid w:val="0052494F"/>
    <w:rsid w:val="00530E00"/>
    <w:rsid w:val="00555489"/>
    <w:rsid w:val="00555E98"/>
    <w:rsid w:val="005564F7"/>
    <w:rsid w:val="00570264"/>
    <w:rsid w:val="005751D6"/>
    <w:rsid w:val="00647565"/>
    <w:rsid w:val="0065144A"/>
    <w:rsid w:val="0065399F"/>
    <w:rsid w:val="00657AFF"/>
    <w:rsid w:val="0075662F"/>
    <w:rsid w:val="00756A10"/>
    <w:rsid w:val="007579BD"/>
    <w:rsid w:val="0076204E"/>
    <w:rsid w:val="007674F9"/>
    <w:rsid w:val="0078290B"/>
    <w:rsid w:val="007A1566"/>
    <w:rsid w:val="007F2444"/>
    <w:rsid w:val="007F3F73"/>
    <w:rsid w:val="008127C5"/>
    <w:rsid w:val="008974FD"/>
    <w:rsid w:val="008F0CB9"/>
    <w:rsid w:val="009031A6"/>
    <w:rsid w:val="00931D2C"/>
    <w:rsid w:val="00981DD2"/>
    <w:rsid w:val="00987351"/>
    <w:rsid w:val="00992016"/>
    <w:rsid w:val="009F6781"/>
    <w:rsid w:val="00A4129E"/>
    <w:rsid w:val="00A57BD7"/>
    <w:rsid w:val="00A7662F"/>
    <w:rsid w:val="00AA0AAC"/>
    <w:rsid w:val="00AA73E6"/>
    <w:rsid w:val="00AC35AB"/>
    <w:rsid w:val="00AE1675"/>
    <w:rsid w:val="00B40EC1"/>
    <w:rsid w:val="00B45A17"/>
    <w:rsid w:val="00B52C87"/>
    <w:rsid w:val="00B61B8E"/>
    <w:rsid w:val="00BB1188"/>
    <w:rsid w:val="00C20D8A"/>
    <w:rsid w:val="00C54247"/>
    <w:rsid w:val="00CA55DE"/>
    <w:rsid w:val="00CC2F14"/>
    <w:rsid w:val="00CF193E"/>
    <w:rsid w:val="00D231A0"/>
    <w:rsid w:val="00D545FC"/>
    <w:rsid w:val="00D640AC"/>
    <w:rsid w:val="00DE0657"/>
    <w:rsid w:val="00E20D95"/>
    <w:rsid w:val="00E577E1"/>
    <w:rsid w:val="00E73280"/>
    <w:rsid w:val="00E73F01"/>
    <w:rsid w:val="00ED2E47"/>
    <w:rsid w:val="00EF0DE4"/>
    <w:rsid w:val="00F026D0"/>
    <w:rsid w:val="00F46187"/>
    <w:rsid w:val="00F91782"/>
    <w:rsid w:val="00FB5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35</Pages>
  <Words>68339</Words>
  <Characters>389537</Characters>
  <Application>Microsoft Office Word</Application>
  <DocSecurity>0</DocSecurity>
  <Lines>3246</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80</cp:revision>
  <dcterms:created xsi:type="dcterms:W3CDTF">2022-02-18T10:16:00Z</dcterms:created>
  <dcterms:modified xsi:type="dcterms:W3CDTF">2022-02-2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